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0A1793" w14:textId="77777777" w:rsidR="00215A72" w:rsidRDefault="00215A72" w:rsidP="00ED728E">
      <w:pPr>
        <w:spacing w:line="360" w:lineRule="auto"/>
        <w:jc w:val="both"/>
        <w:rPr>
          <w:rFonts w:ascii="Times New Roman" w:eastAsia="Times New Roman" w:hAnsi="Times New Roman" w:cs="Times New Roman"/>
          <w:sz w:val="144"/>
          <w:szCs w:val="144"/>
        </w:rPr>
      </w:pPr>
    </w:p>
    <w:p w14:paraId="6F371FD7" w14:textId="5D2C580F" w:rsidR="00215A72" w:rsidRPr="00976834" w:rsidRDefault="00215A72" w:rsidP="00ED728E">
      <w:pPr>
        <w:spacing w:line="360" w:lineRule="auto"/>
        <w:jc w:val="both"/>
        <w:rPr>
          <w:rFonts w:ascii="Times New Roman" w:eastAsia="Times New Roman" w:hAnsi="Times New Roman" w:cs="Times New Roman"/>
          <w:color w:val="0070C0"/>
          <w:sz w:val="144"/>
          <w:szCs w:val="144"/>
        </w:rPr>
      </w:pPr>
      <w:r w:rsidRPr="00976834">
        <w:rPr>
          <w:rFonts w:ascii="Times New Roman" w:eastAsia="Times New Roman" w:hAnsi="Times New Roman" w:cs="Times New Roman"/>
          <w:color w:val="0070C0"/>
          <w:sz w:val="144"/>
          <w:szCs w:val="144"/>
        </w:rPr>
        <w:t xml:space="preserve">Chapter </w:t>
      </w:r>
      <w:r w:rsidR="006E65F5">
        <w:rPr>
          <w:rFonts w:ascii="Times New Roman" w:eastAsia="Times New Roman" w:hAnsi="Times New Roman" w:cs="Times New Roman"/>
          <w:color w:val="0070C0"/>
          <w:sz w:val="144"/>
          <w:szCs w:val="144"/>
        </w:rPr>
        <w:t>1</w:t>
      </w:r>
    </w:p>
    <w:p w14:paraId="30CD7936" w14:textId="77777777" w:rsidR="00215A72" w:rsidRPr="000D5DD2" w:rsidRDefault="00215A72" w:rsidP="00ED728E">
      <w:pPr>
        <w:spacing w:line="360" w:lineRule="auto"/>
        <w:jc w:val="both"/>
        <w:rPr>
          <w:rFonts w:ascii="Times New Roman" w:eastAsia="Times New Roman" w:hAnsi="Times New Roman" w:cs="Times New Roman"/>
          <w:sz w:val="56"/>
          <w:szCs w:val="56"/>
        </w:rPr>
      </w:pPr>
    </w:p>
    <w:p w14:paraId="55AFDB11" w14:textId="1C9CE33C" w:rsidR="00215A72" w:rsidRPr="00976834" w:rsidRDefault="00007FF9" w:rsidP="00ED728E">
      <w:pPr>
        <w:spacing w:line="360" w:lineRule="auto"/>
        <w:jc w:val="both"/>
        <w:rPr>
          <w:rFonts w:ascii="Times New Roman" w:eastAsia="Times New Roman" w:hAnsi="Times New Roman" w:cs="Times New Roman"/>
          <w:color w:val="002060"/>
          <w:sz w:val="56"/>
          <w:szCs w:val="56"/>
        </w:rPr>
      </w:pPr>
      <w:r>
        <w:rPr>
          <w:rFonts w:ascii="Times New Roman" w:eastAsia="Times New Roman" w:hAnsi="Times New Roman" w:cs="Times New Roman"/>
          <w:color w:val="002060"/>
          <w:sz w:val="56"/>
          <w:szCs w:val="56"/>
        </w:rPr>
        <w:t>General I</w:t>
      </w:r>
      <w:r w:rsidR="006E65F5">
        <w:rPr>
          <w:rFonts w:ascii="Times New Roman" w:eastAsia="Times New Roman" w:hAnsi="Times New Roman" w:cs="Times New Roman"/>
          <w:color w:val="002060"/>
          <w:sz w:val="56"/>
          <w:szCs w:val="56"/>
        </w:rPr>
        <w:t>ntroduction</w:t>
      </w:r>
    </w:p>
    <w:p w14:paraId="66150387" w14:textId="31437CAE" w:rsidR="00207D42" w:rsidRPr="00215A72" w:rsidRDefault="00215A72" w:rsidP="00ED728E">
      <w:pPr>
        <w:spacing w:line="360" w:lineRule="auto"/>
        <w:jc w:val="both"/>
        <w:rPr>
          <w:rFonts w:ascii="Times New Roman" w:eastAsia="Times New Roman" w:hAnsi="Times New Roman" w:cs="Times New Roman"/>
          <w:sz w:val="144"/>
          <w:szCs w:val="144"/>
        </w:rPr>
      </w:pPr>
      <w:r w:rsidRPr="006E7E3A">
        <w:rPr>
          <w:rFonts w:ascii="Times New Roman" w:eastAsia="Times New Roman" w:hAnsi="Times New Roman" w:cs="Times New Roman"/>
          <w:sz w:val="144"/>
          <w:szCs w:val="144"/>
        </w:rPr>
        <w:br w:type="page"/>
      </w:r>
    </w:p>
    <w:p w14:paraId="017CE3D0" w14:textId="691EE3E9" w:rsidR="008C00DE" w:rsidRPr="003A5CA6" w:rsidRDefault="004B331C" w:rsidP="006E65F5">
      <w:pPr>
        <w:spacing w:line="360" w:lineRule="auto"/>
        <w:jc w:val="both"/>
        <w:rPr>
          <w:rFonts w:ascii="Times New Roman" w:hAnsi="Times New Roman" w:cs="Times New Roman"/>
          <w:color w:val="0070C0"/>
          <w:sz w:val="32"/>
          <w:szCs w:val="32"/>
        </w:rPr>
      </w:pPr>
      <w:del w:id="0" w:author="Aleotti, Alessandra" w:date="2023-10-11T11:12:00Z">
        <w:r w:rsidRPr="003A5CA6" w:rsidDel="00DC1219">
          <w:rPr>
            <w:rFonts w:ascii="Times New Roman" w:hAnsi="Times New Roman" w:cs="Times New Roman"/>
            <w:color w:val="0070C0"/>
            <w:sz w:val="32"/>
            <w:szCs w:val="32"/>
          </w:rPr>
          <w:lastRenderedPageBreak/>
          <w:delText>General introduction to s</w:delText>
        </w:r>
      </w:del>
      <w:ins w:id="1" w:author="Aleotti, Alessandra" w:date="2023-10-11T11:12:00Z">
        <w:r w:rsidR="00DC1219">
          <w:rPr>
            <w:rFonts w:ascii="Times New Roman" w:hAnsi="Times New Roman" w:cs="Times New Roman"/>
            <w:color w:val="0070C0"/>
            <w:sz w:val="32"/>
            <w:szCs w:val="32"/>
          </w:rPr>
          <w:t>S</w:t>
        </w:r>
      </w:ins>
      <w:r w:rsidRPr="003A5CA6">
        <w:rPr>
          <w:rFonts w:ascii="Times New Roman" w:hAnsi="Times New Roman" w:cs="Times New Roman"/>
          <w:color w:val="0070C0"/>
          <w:sz w:val="32"/>
          <w:szCs w:val="32"/>
        </w:rPr>
        <w:t>ignal transduction systems</w:t>
      </w:r>
    </w:p>
    <w:p w14:paraId="2D71BC6B" w14:textId="7FA5EE48" w:rsidR="00A57FB0" w:rsidRPr="002948FC" w:rsidRDefault="00DC1219" w:rsidP="006E65F5">
      <w:pPr>
        <w:spacing w:line="360" w:lineRule="auto"/>
        <w:jc w:val="both"/>
        <w:rPr>
          <w:rFonts w:ascii="Times New Roman" w:hAnsi="Times New Roman" w:cs="Times New Roman"/>
          <w:color w:val="002060"/>
          <w:sz w:val="28"/>
          <w:szCs w:val="28"/>
        </w:rPr>
      </w:pPr>
      <w:r w:rsidRPr="00DC1219">
        <w:rPr>
          <w:rFonts w:ascii="Times New Roman" w:hAnsi="Times New Roman" w:cs="Times New Roman"/>
          <w:color w:val="002060"/>
          <w:sz w:val="28"/>
          <w:szCs w:val="28"/>
        </w:rPr>
        <w:t xml:space="preserve">Major evolutionary transitions </w:t>
      </w:r>
    </w:p>
    <w:p w14:paraId="105B60F1" w14:textId="14FFFF43" w:rsidR="002D65AD" w:rsidRDefault="00973A98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High diversity of life on earth</w:t>
      </w:r>
    </w:p>
    <w:p w14:paraId="11994E43" w14:textId="7CA726AA" w:rsidR="00973A98" w:rsidRDefault="00D16AF5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- Events of major evolutionary transitions have helped to shape the direction of evolution and consequently </w:t>
      </w:r>
      <w:r w:rsidR="00FA534E">
        <w:rPr>
          <w:rFonts w:ascii="Times New Roman" w:hAnsi="Times New Roman" w:cs="Times New Roman"/>
          <w:sz w:val="24"/>
          <w:szCs w:val="24"/>
        </w:rPr>
        <w:t>brought to the curr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A534E">
        <w:rPr>
          <w:rFonts w:ascii="Times New Roman" w:hAnsi="Times New Roman" w:cs="Times New Roman"/>
          <w:sz w:val="24"/>
          <w:szCs w:val="24"/>
        </w:rPr>
        <w:t>bio</w:t>
      </w:r>
      <w:r>
        <w:rPr>
          <w:rFonts w:ascii="Times New Roman" w:hAnsi="Times New Roman" w:cs="Times New Roman"/>
          <w:sz w:val="24"/>
          <w:szCs w:val="24"/>
        </w:rPr>
        <w:t>diversity on earth</w:t>
      </w:r>
    </w:p>
    <w:p w14:paraId="2BAB6383" w14:textId="13F32C6E" w:rsidR="006445A2" w:rsidRDefault="006445A2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One primary example is the passage from prokaryote to eukaryote</w:t>
      </w:r>
    </w:p>
    <w:p w14:paraId="4E49FBAA" w14:textId="4EBBEBB0" w:rsidR="00FA534E" w:rsidRDefault="00FA534E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- One major example </w:t>
      </w:r>
      <w:r w:rsidR="00091936">
        <w:rPr>
          <w:rFonts w:ascii="Times New Roman" w:hAnsi="Times New Roman" w:cs="Times New Roman"/>
          <w:sz w:val="24"/>
          <w:szCs w:val="24"/>
        </w:rPr>
        <w:t xml:space="preserve">within eukaryotes </w:t>
      </w:r>
      <w:r>
        <w:rPr>
          <w:rFonts w:ascii="Times New Roman" w:hAnsi="Times New Roman" w:cs="Times New Roman"/>
          <w:sz w:val="24"/>
          <w:szCs w:val="24"/>
        </w:rPr>
        <w:t>is the passage from unicellular organisms to multicellular organisms</w:t>
      </w:r>
    </w:p>
    <w:p w14:paraId="2FF816C4" w14:textId="3E07F92D" w:rsidR="00150912" w:rsidRDefault="00091936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This has occurred in several independent occasions throughout</w:t>
      </w:r>
      <w:r w:rsidR="00410DE9">
        <w:rPr>
          <w:rFonts w:ascii="Times New Roman" w:hAnsi="Times New Roman" w:cs="Times New Roman"/>
          <w:sz w:val="24"/>
          <w:szCs w:val="24"/>
        </w:rPr>
        <w:t xml:space="preserve"> eukaryotic history leading to very divers sets of multicellular organisms </w:t>
      </w:r>
      <w:r w:rsidR="00150912">
        <w:rPr>
          <w:rFonts w:ascii="Times New Roman" w:hAnsi="Times New Roman" w:cs="Times New Roman"/>
          <w:sz w:val="24"/>
          <w:szCs w:val="24"/>
        </w:rPr>
        <w:t>(e.g. plants, fungi and animals)</w:t>
      </w:r>
    </w:p>
    <w:p w14:paraId="36C8A865" w14:textId="5D364540" w:rsidR="00150912" w:rsidRDefault="00150912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Within animals the</w:t>
      </w:r>
      <w:r w:rsidR="00464576">
        <w:rPr>
          <w:rFonts w:ascii="Times New Roman" w:hAnsi="Times New Roman" w:cs="Times New Roman"/>
          <w:sz w:val="24"/>
          <w:szCs w:val="24"/>
        </w:rPr>
        <w:t xml:space="preserve"> current hypotheses about origin of multicellularity are ...</w:t>
      </w:r>
    </w:p>
    <w:p w14:paraId="0353B4FB" w14:textId="454D60E8" w:rsidR="00464576" w:rsidRDefault="006A7B96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Current hypotheses that brought to the origin of animals</w:t>
      </w:r>
      <w:r w:rsidR="00A367DC">
        <w:rPr>
          <w:rFonts w:ascii="Times New Roman" w:hAnsi="Times New Roman" w:cs="Times New Roman"/>
          <w:sz w:val="24"/>
          <w:szCs w:val="24"/>
        </w:rPr>
        <w:t xml:space="preserve"> through </w:t>
      </w:r>
      <w:r w:rsidR="00A367DC">
        <w:rPr>
          <w:rFonts w:ascii="Times New Roman" w:hAnsi="Times New Roman" w:cs="Times New Roman"/>
          <w:sz w:val="24"/>
          <w:szCs w:val="24"/>
        </w:rPr>
        <w:t>multicellularity</w:t>
      </w:r>
    </w:p>
    <w:p w14:paraId="0D8C412A" w14:textId="77777777" w:rsidR="00117CD9" w:rsidRDefault="00A367DC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Major implications</w:t>
      </w:r>
      <w:r w:rsidR="00117CD9">
        <w:rPr>
          <w:rFonts w:ascii="Times New Roman" w:hAnsi="Times New Roman" w:cs="Times New Roman"/>
          <w:sz w:val="24"/>
          <w:szCs w:val="24"/>
        </w:rPr>
        <w:t>/consequences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117CD9">
        <w:rPr>
          <w:rFonts w:ascii="Times New Roman" w:hAnsi="Times New Roman" w:cs="Times New Roman"/>
          <w:sz w:val="24"/>
          <w:szCs w:val="24"/>
        </w:rPr>
        <w:t>multi</w:t>
      </w:r>
      <w:r>
        <w:rPr>
          <w:rFonts w:ascii="Times New Roman" w:hAnsi="Times New Roman" w:cs="Times New Roman"/>
          <w:sz w:val="24"/>
          <w:szCs w:val="24"/>
        </w:rPr>
        <w:t>cellularity</w:t>
      </w:r>
      <w:r w:rsidR="00117CD9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338F7E2C" w14:textId="415DA1B8" w:rsidR="00A367DC" w:rsidRDefault="00753583" w:rsidP="00117CD9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</w:t>
      </w:r>
      <w:r w:rsidR="00117CD9">
        <w:rPr>
          <w:rFonts w:ascii="Times New Roman" w:hAnsi="Times New Roman" w:cs="Times New Roman"/>
          <w:sz w:val="24"/>
          <w:szCs w:val="24"/>
        </w:rPr>
        <w:t>-the ability to interact with the environment as a whole organism rather than as a single cell</w:t>
      </w:r>
    </w:p>
    <w:p w14:paraId="2BD30709" w14:textId="4011E69C" w:rsidR="00117CD9" w:rsidRDefault="00753583" w:rsidP="00117CD9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</w:t>
      </w:r>
      <w:r w:rsidR="00117CD9">
        <w:rPr>
          <w:rFonts w:ascii="Times New Roman" w:hAnsi="Times New Roman" w:cs="Times New Roman"/>
          <w:sz w:val="24"/>
          <w:szCs w:val="24"/>
        </w:rPr>
        <w:t>-</w:t>
      </w:r>
      <w:r w:rsidR="000D062C">
        <w:rPr>
          <w:rFonts w:ascii="Times New Roman" w:hAnsi="Times New Roman" w:cs="Times New Roman"/>
          <w:sz w:val="24"/>
          <w:szCs w:val="24"/>
        </w:rPr>
        <w:t>subspecialisation of different cells for different tasks</w:t>
      </w:r>
    </w:p>
    <w:p w14:paraId="6BAE1F65" w14:textId="30773544" w:rsidR="009F1D3E" w:rsidRDefault="00753583" w:rsidP="00117CD9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- need for cells to communicate</w:t>
      </w:r>
      <w:r w:rsidR="00FC39FB">
        <w:rPr>
          <w:rFonts w:ascii="Times New Roman" w:hAnsi="Times New Roman" w:cs="Times New Roman"/>
          <w:sz w:val="24"/>
          <w:szCs w:val="24"/>
        </w:rPr>
        <w:t xml:space="preserve"> and coordinate</w:t>
      </w:r>
      <w:r>
        <w:rPr>
          <w:rFonts w:ascii="Times New Roman" w:hAnsi="Times New Roman" w:cs="Times New Roman"/>
          <w:sz w:val="24"/>
          <w:szCs w:val="24"/>
        </w:rPr>
        <w:t xml:space="preserve"> amongst each</w:t>
      </w:r>
      <w:r w:rsidR="00FC39F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ther</w:t>
      </w:r>
    </w:p>
    <w:p w14:paraId="389E62CA" w14:textId="77777777" w:rsidR="00877B6C" w:rsidRDefault="00877B6C" w:rsidP="00117CD9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77BEBEA" w14:textId="638C5BD3" w:rsidR="000B6FD8" w:rsidRPr="002948FC" w:rsidRDefault="00877B6C" w:rsidP="000B6FD8">
      <w:pPr>
        <w:spacing w:line="360" w:lineRule="auto"/>
        <w:jc w:val="both"/>
        <w:rPr>
          <w:rFonts w:ascii="Times New Roman" w:hAnsi="Times New Roman" w:cs="Times New Roman"/>
          <w:color w:val="002060"/>
          <w:sz w:val="28"/>
          <w:szCs w:val="28"/>
        </w:rPr>
      </w:pPr>
      <w:r>
        <w:rPr>
          <w:rFonts w:ascii="Times New Roman" w:hAnsi="Times New Roman" w:cs="Times New Roman"/>
          <w:color w:val="002060"/>
          <w:sz w:val="28"/>
          <w:szCs w:val="28"/>
        </w:rPr>
        <w:t>Expansion of signal transduction systems in animals</w:t>
      </w:r>
    </w:p>
    <w:p w14:paraId="5D1BABB4" w14:textId="480CC994" w:rsidR="00753583" w:rsidRDefault="000B6FD8" w:rsidP="0075358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re details of point 3 above.</w:t>
      </w:r>
    </w:p>
    <w:p w14:paraId="226CFDBE" w14:textId="3EF4CDF4" w:rsidR="0080395E" w:rsidRDefault="0080395E" w:rsidP="0075358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 while signal transduction occurs also in unicellular eukaryotes (check) in animals it becomes even more essential</w:t>
      </w:r>
    </w:p>
    <w:p w14:paraId="138BC66C" w14:textId="77777777" w:rsidR="00FC39FB" w:rsidRDefault="00FC39FB" w:rsidP="0075358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FBED7F" w14:textId="77777777" w:rsidR="001E68F3" w:rsidRDefault="001E68F3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7E11BD" w14:textId="77777777" w:rsidR="001E68F3" w:rsidRDefault="001E68F3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5FBE36" w14:textId="62CF68E7" w:rsidR="00CE51BA" w:rsidRPr="001F2857" w:rsidRDefault="00CE51BA" w:rsidP="006E65F5">
      <w:pPr>
        <w:spacing w:line="360" w:lineRule="auto"/>
        <w:jc w:val="both"/>
        <w:rPr>
          <w:rFonts w:ascii="Times New Roman" w:hAnsi="Times New Roman" w:cs="Times New Roman"/>
          <w:color w:val="002060"/>
          <w:sz w:val="28"/>
          <w:szCs w:val="28"/>
        </w:rPr>
      </w:pPr>
      <w:r w:rsidRPr="001F2857">
        <w:rPr>
          <w:rFonts w:ascii="Times New Roman" w:hAnsi="Times New Roman" w:cs="Times New Roman"/>
          <w:color w:val="002060"/>
          <w:sz w:val="28"/>
          <w:szCs w:val="28"/>
        </w:rPr>
        <w:lastRenderedPageBreak/>
        <w:t>Introduction about vision</w:t>
      </w:r>
    </w:p>
    <w:p w14:paraId="5813D4B6" w14:textId="77777777" w:rsidR="00CE51BA" w:rsidRDefault="00CE51BA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4FE3977" w14:textId="7715E465" w:rsidR="00CE51BA" w:rsidRPr="001F2857" w:rsidRDefault="00CE51BA" w:rsidP="006E65F5">
      <w:pPr>
        <w:spacing w:line="360" w:lineRule="auto"/>
        <w:jc w:val="both"/>
        <w:rPr>
          <w:rFonts w:ascii="Times New Roman" w:hAnsi="Times New Roman" w:cs="Times New Roman"/>
          <w:color w:val="002060"/>
          <w:sz w:val="28"/>
          <w:szCs w:val="28"/>
        </w:rPr>
      </w:pPr>
      <w:r w:rsidRPr="001F2857">
        <w:rPr>
          <w:rFonts w:ascii="Times New Roman" w:hAnsi="Times New Roman" w:cs="Times New Roman"/>
          <w:color w:val="002060"/>
          <w:sz w:val="28"/>
          <w:szCs w:val="28"/>
        </w:rPr>
        <w:t>Introduction about chemokine signalling</w:t>
      </w:r>
    </w:p>
    <w:p w14:paraId="65A45032" w14:textId="77777777" w:rsidR="00CE51BA" w:rsidRDefault="00CE51BA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B9F199" w14:textId="0AD21CD9" w:rsidR="00924C28" w:rsidRDefault="00924C28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33FFC3" w14:textId="77777777" w:rsidR="002D65AD" w:rsidRDefault="002D65AD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3C791F" w14:textId="77777777" w:rsidR="003A2F95" w:rsidRDefault="003A2F95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1326C2" w14:textId="77777777" w:rsidR="003A2F95" w:rsidRDefault="003A2F95" w:rsidP="006E65F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789DDB" w14:textId="3E7FC8D5" w:rsidR="003A2F95" w:rsidRPr="00D66471" w:rsidRDefault="003A2F95" w:rsidP="006E65F5">
      <w:pPr>
        <w:spacing w:line="360" w:lineRule="auto"/>
        <w:jc w:val="both"/>
        <w:rPr>
          <w:rFonts w:ascii="Times New Roman" w:hAnsi="Times New Roman" w:cs="Times New Roman"/>
          <w:color w:val="0070C0"/>
          <w:sz w:val="32"/>
          <w:szCs w:val="32"/>
        </w:rPr>
      </w:pPr>
      <w:r w:rsidRPr="00D66471">
        <w:rPr>
          <w:rFonts w:ascii="Times New Roman" w:hAnsi="Times New Roman" w:cs="Times New Roman"/>
          <w:color w:val="0070C0"/>
          <w:sz w:val="32"/>
          <w:szCs w:val="32"/>
        </w:rPr>
        <w:t>References</w:t>
      </w:r>
    </w:p>
    <w:p w14:paraId="34B17CE5" w14:textId="77777777" w:rsidR="00DD5706" w:rsidRPr="00DD5706" w:rsidRDefault="003A2F95" w:rsidP="00DD5706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 w:rsidR="00DD5706">
        <w:instrText xml:space="preserve"> ADDIN ZOTERO_BIBL {"uncited":[],"omitted":[],"custom":[]} CSL_BIBLIOGRAPHY </w:instrText>
      </w:r>
      <w:r>
        <w:fldChar w:fldCharType="separate"/>
      </w:r>
      <w:r w:rsidR="00DD5706" w:rsidRPr="00DD5706">
        <w:rPr>
          <w:rFonts w:ascii="Times New Roman" w:hAnsi="Times New Roman" w:cs="Times New Roman"/>
          <w:sz w:val="24"/>
        </w:rPr>
        <w:t xml:space="preserve">Bich L, Pradeu T, Moreau J-F. 2019. Understanding Multicellularity: The Functional Organization of the Intercellular Space. </w:t>
      </w:r>
      <w:r w:rsidR="00DD5706" w:rsidRPr="00DD5706">
        <w:rPr>
          <w:rFonts w:ascii="Times New Roman" w:hAnsi="Times New Roman" w:cs="Times New Roman"/>
          <w:i/>
          <w:iCs/>
          <w:sz w:val="24"/>
        </w:rPr>
        <w:t>Frontiers in Physiology</w:t>
      </w:r>
      <w:r w:rsidR="00DD5706" w:rsidRPr="00DD5706">
        <w:rPr>
          <w:rFonts w:ascii="Times New Roman" w:hAnsi="Times New Roman" w:cs="Times New Roman"/>
          <w:sz w:val="24"/>
        </w:rPr>
        <w:t xml:space="preserve"> [Internet] 10. Available from: https://www.frontiersin.org/articles/10.3389/fphys.2019.01170</w:t>
      </w:r>
    </w:p>
    <w:p w14:paraId="18112A12" w14:textId="77777777" w:rsidR="00DD5706" w:rsidRPr="00DD5706" w:rsidRDefault="00DD5706" w:rsidP="00DD5706">
      <w:pPr>
        <w:pStyle w:val="Bibliography"/>
        <w:rPr>
          <w:rFonts w:ascii="Times New Roman" w:hAnsi="Times New Roman" w:cs="Times New Roman"/>
          <w:sz w:val="24"/>
        </w:rPr>
      </w:pPr>
      <w:r w:rsidRPr="00DD5706">
        <w:rPr>
          <w:rFonts w:ascii="Times New Roman" w:hAnsi="Times New Roman" w:cs="Times New Roman"/>
          <w:sz w:val="24"/>
        </w:rPr>
        <w:t xml:space="preserve">Brunet T, King N. 2017. The Origin of Animal Multicellularity and Cell Differentiation. </w:t>
      </w:r>
      <w:r w:rsidRPr="00DD5706">
        <w:rPr>
          <w:rFonts w:ascii="Times New Roman" w:hAnsi="Times New Roman" w:cs="Times New Roman"/>
          <w:i/>
          <w:iCs/>
          <w:sz w:val="24"/>
        </w:rPr>
        <w:t>Developmental Cell</w:t>
      </w:r>
      <w:r w:rsidRPr="00DD5706">
        <w:rPr>
          <w:rFonts w:ascii="Times New Roman" w:hAnsi="Times New Roman" w:cs="Times New Roman"/>
          <w:sz w:val="24"/>
        </w:rPr>
        <w:t xml:space="preserve"> 43:124–140.</w:t>
      </w:r>
    </w:p>
    <w:p w14:paraId="6587B5F3" w14:textId="77777777" w:rsidR="00DD5706" w:rsidRPr="00DD5706" w:rsidRDefault="00DD5706" w:rsidP="00DD5706">
      <w:pPr>
        <w:pStyle w:val="Bibliography"/>
        <w:rPr>
          <w:rFonts w:ascii="Times New Roman" w:hAnsi="Times New Roman" w:cs="Times New Roman"/>
          <w:sz w:val="24"/>
        </w:rPr>
      </w:pPr>
      <w:r w:rsidRPr="00DD5706">
        <w:rPr>
          <w:rFonts w:ascii="Times New Roman" w:hAnsi="Times New Roman" w:cs="Times New Roman"/>
          <w:sz w:val="24"/>
        </w:rPr>
        <w:t>Buss LW. 1987. The Evolution of Individuality. Princeton University Press Available from: https://www.jstor.org/stable/j.ctt7zvwtj</w:t>
      </w:r>
    </w:p>
    <w:p w14:paraId="225C1B13" w14:textId="77777777" w:rsidR="00DD5706" w:rsidRPr="00DD5706" w:rsidRDefault="00DD5706" w:rsidP="00DD5706">
      <w:pPr>
        <w:pStyle w:val="Bibliography"/>
        <w:rPr>
          <w:rFonts w:ascii="Times New Roman" w:hAnsi="Times New Roman" w:cs="Times New Roman"/>
          <w:sz w:val="24"/>
        </w:rPr>
      </w:pPr>
      <w:r w:rsidRPr="00DD5706">
        <w:rPr>
          <w:rFonts w:ascii="Times New Roman" w:hAnsi="Times New Roman" w:cs="Times New Roman"/>
          <w:sz w:val="24"/>
          <w:lang w:val="it-IT"/>
        </w:rPr>
        <w:t xml:space="preserve">Ruiz-Trillo I, Nedelcu AM. 2015. </w:t>
      </w:r>
      <w:r w:rsidRPr="00DD5706">
        <w:rPr>
          <w:rFonts w:ascii="Times New Roman" w:hAnsi="Times New Roman" w:cs="Times New Roman"/>
          <w:sz w:val="24"/>
        </w:rPr>
        <w:t xml:space="preserve">Evolutionary Transitions to Multicellular Life: Principles and Mechanisms edited by Iñaki Ruiz-Trillo and Aurora M. Nedelcu. </w:t>
      </w:r>
      <w:r w:rsidRPr="00DD5706">
        <w:rPr>
          <w:rFonts w:ascii="Times New Roman" w:hAnsi="Times New Roman" w:cs="Times New Roman"/>
          <w:i/>
          <w:iCs/>
          <w:sz w:val="24"/>
        </w:rPr>
        <w:t>Advances in Marine Genomics 2. Springer</w:t>
      </w:r>
      <w:r w:rsidRPr="00DD5706">
        <w:rPr>
          <w:rFonts w:ascii="Times New Roman" w:hAnsi="Times New Roman" w:cs="Times New Roman"/>
          <w:sz w:val="24"/>
        </w:rPr>
        <w:t xml:space="preserve"> 91:370–371.</w:t>
      </w:r>
    </w:p>
    <w:p w14:paraId="3DB01041" w14:textId="1DA9E940" w:rsidR="003A2F95" w:rsidRPr="007A3F4C" w:rsidRDefault="00DD5706" w:rsidP="005F388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D5706">
        <w:rPr>
          <w:rFonts w:ascii="Times New Roman" w:hAnsi="Times New Roman" w:cs="Times New Roman"/>
          <w:sz w:val="24"/>
        </w:rPr>
        <w:t>Smith T late PJM, Szathmary E, Smith T late PJM, Szathmary E. 1997. The Major Transitions in Evolution. Oxford, New York: Oxford University Press</w:t>
      </w:r>
      <w:r w:rsidR="003A2F9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A2F95" w:rsidRPr="007A3F4C" w:rsidSect="000605E7">
      <w:pgSz w:w="11906" w:h="16838"/>
      <w:pgMar w:top="1418" w:right="1418" w:bottom="1418" w:left="1985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eotti, Alessandra">
    <w15:presenceInfo w15:providerId="AD" w15:userId="S::aa1176@leicester.ac.uk::cd2a1a8a-edc9-41c1-8cea-3f5a31f77df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0C89"/>
    <w:rsid w:val="00007FF9"/>
    <w:rsid w:val="000117E2"/>
    <w:rsid w:val="00033D03"/>
    <w:rsid w:val="000605E7"/>
    <w:rsid w:val="0008623C"/>
    <w:rsid w:val="00091936"/>
    <w:rsid w:val="000B6FD8"/>
    <w:rsid w:val="000D062C"/>
    <w:rsid w:val="000D5DD2"/>
    <w:rsid w:val="000F3CA1"/>
    <w:rsid w:val="00117CD9"/>
    <w:rsid w:val="00125614"/>
    <w:rsid w:val="0012745C"/>
    <w:rsid w:val="00150912"/>
    <w:rsid w:val="001B5938"/>
    <w:rsid w:val="001E3F42"/>
    <w:rsid w:val="001E68F3"/>
    <w:rsid w:val="001F2857"/>
    <w:rsid w:val="00207D42"/>
    <w:rsid w:val="00211A45"/>
    <w:rsid w:val="00215A72"/>
    <w:rsid w:val="00265EFA"/>
    <w:rsid w:val="002948FC"/>
    <w:rsid w:val="002D65AD"/>
    <w:rsid w:val="0030028B"/>
    <w:rsid w:val="003A2F95"/>
    <w:rsid w:val="003A5CA6"/>
    <w:rsid w:val="003B4496"/>
    <w:rsid w:val="00404C12"/>
    <w:rsid w:val="00410DE9"/>
    <w:rsid w:val="004441CB"/>
    <w:rsid w:val="00446DF2"/>
    <w:rsid w:val="00464576"/>
    <w:rsid w:val="00480357"/>
    <w:rsid w:val="004B331C"/>
    <w:rsid w:val="00540F9B"/>
    <w:rsid w:val="005536B0"/>
    <w:rsid w:val="005F3889"/>
    <w:rsid w:val="00615C13"/>
    <w:rsid w:val="0062184A"/>
    <w:rsid w:val="006445A2"/>
    <w:rsid w:val="00651112"/>
    <w:rsid w:val="00696B6A"/>
    <w:rsid w:val="006A7B96"/>
    <w:rsid w:val="006E65F5"/>
    <w:rsid w:val="006E774C"/>
    <w:rsid w:val="00705C73"/>
    <w:rsid w:val="00740659"/>
    <w:rsid w:val="00753583"/>
    <w:rsid w:val="00762A12"/>
    <w:rsid w:val="00794BC7"/>
    <w:rsid w:val="007A3F4C"/>
    <w:rsid w:val="007C6EFD"/>
    <w:rsid w:val="007E0C89"/>
    <w:rsid w:val="007E1F1A"/>
    <w:rsid w:val="007E3848"/>
    <w:rsid w:val="0080395E"/>
    <w:rsid w:val="00877B6C"/>
    <w:rsid w:val="008C00DE"/>
    <w:rsid w:val="008C2B35"/>
    <w:rsid w:val="00924C28"/>
    <w:rsid w:val="00973A98"/>
    <w:rsid w:val="0098534A"/>
    <w:rsid w:val="009F1D3E"/>
    <w:rsid w:val="00A367DC"/>
    <w:rsid w:val="00A531BC"/>
    <w:rsid w:val="00A57FB0"/>
    <w:rsid w:val="00A81086"/>
    <w:rsid w:val="00AC1992"/>
    <w:rsid w:val="00AF1A1A"/>
    <w:rsid w:val="00BB0671"/>
    <w:rsid w:val="00C6281F"/>
    <w:rsid w:val="00CA484C"/>
    <w:rsid w:val="00CE51BA"/>
    <w:rsid w:val="00D16AF5"/>
    <w:rsid w:val="00D40D96"/>
    <w:rsid w:val="00D66471"/>
    <w:rsid w:val="00DC1219"/>
    <w:rsid w:val="00DD5706"/>
    <w:rsid w:val="00DF3586"/>
    <w:rsid w:val="00E04297"/>
    <w:rsid w:val="00E87D00"/>
    <w:rsid w:val="00EA052E"/>
    <w:rsid w:val="00EB7365"/>
    <w:rsid w:val="00ED728E"/>
    <w:rsid w:val="00F76581"/>
    <w:rsid w:val="00FA534E"/>
    <w:rsid w:val="00FB760A"/>
    <w:rsid w:val="00FC39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A46EF6"/>
  <w15:chartTrackingRefBased/>
  <w15:docId w15:val="{C103F4EA-84A6-4171-992C-2B3B725F0F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B6F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A2F95"/>
    <w:pPr>
      <w:spacing w:after="24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4441C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441C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441C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441C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441C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F2857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973A9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4</TotalTime>
  <Pages>3</Pages>
  <Words>344</Words>
  <Characters>1962</Characters>
  <Application>Microsoft Office Word</Application>
  <DocSecurity>0</DocSecurity>
  <Lines>16</Lines>
  <Paragraphs>4</Paragraphs>
  <ScaleCrop>false</ScaleCrop>
  <Company/>
  <LinksUpToDate>false</LinksUpToDate>
  <CharactersWithSpaces>2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otti, Alessandra</dc:creator>
  <cp:keywords/>
  <dc:description/>
  <cp:lastModifiedBy>Aleotti, Alessandra</cp:lastModifiedBy>
  <cp:revision>83</cp:revision>
  <dcterms:created xsi:type="dcterms:W3CDTF">2023-07-13T14:26:00Z</dcterms:created>
  <dcterms:modified xsi:type="dcterms:W3CDTF">2023-10-20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tuXUgMZc"/&gt;&lt;style id="http://www.zotero.org/styles/molecular-biology-and-evolution" hasBibliography="1" bibliographyStyleHasBeenSet="1"/&gt;&lt;prefs&gt;&lt;pref name="fieldType" value="Field"/&gt;&lt;/prefs&gt;&lt;/dat</vt:lpwstr>
  </property>
  <property fmtid="{D5CDD505-2E9C-101B-9397-08002B2CF9AE}" pid="3" name="ZOTERO_PREF_2">
    <vt:lpwstr>a&gt;</vt:lpwstr>
  </property>
</Properties>
</file>